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0AF721E8" w:rsidR="009D485B" w:rsidRPr="008405A8" w:rsidRDefault="00AE3C7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2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3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3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4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517CC4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WHO definition: Presence of confirmed maternal or fetal ZIKV infection AND presence of severe microcephaly AND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14C9F48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BAE399A" w14:textId="7B9EC86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364232" w14:textId="4CB0DC66" w:rsidTr="009D485B">
        <w:tc>
          <w:tcPr>
            <w:tcW w:w="429" w:type="pct"/>
          </w:tcPr>
          <w:p w14:paraId="49F438A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92DD873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ED58AB2" w14:textId="3A04C39B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46EFE0C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51369D1D" w14:textId="7B8E55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-45 weeks; 555=Unknown; 888=Not measure by the study; 999=Missing</w:t>
            </w:r>
          </w:p>
        </w:tc>
        <w:tc>
          <w:tcPr>
            <w:tcW w:w="1171" w:type="pct"/>
          </w:tcPr>
          <w:p w14:paraId="74766E39" w14:textId="39DA008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3804211A" w14:textId="2BD0633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494F356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72E920C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18F7D8FA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loss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;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1711F34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6"/>
            <w:commentRangeStart w:id="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6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6"/>
            </w:r>
            <w:commentRangeEnd w:id="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8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9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0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1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3701D66E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066FFF2C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288CF48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3B7129C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4CC852CA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  <w:proofErr w:type="spellEnd"/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5B2F9DBA" w:rsidR="009D485B" w:rsidRPr="00AE3C7B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lastRenderedPageBreak/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66194E48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1CD9BAA2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01806584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2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2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2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5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</w:t>
      </w:r>
      <w:proofErr w:type="gramStart"/>
      <w:r>
        <w:t>e.g.</w:t>
      </w:r>
      <w:proofErr w:type="gramEnd"/>
      <w:r>
        <w:t xml:space="preserve"> </w:t>
      </w:r>
      <w:r w:rsidRPr="00B52262">
        <w:t>fet_us_bin_tri1</w:t>
      </w:r>
    </w:p>
  </w:comment>
  <w:comment w:id="6" w:author="MC" w:date="2021-01-21T20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proofErr w:type="spellStart"/>
      <w:r w:rsidRPr="00F11317">
        <w:t>inf_head_circ_birth</w:t>
      </w:r>
      <w:proofErr w:type="spellEnd"/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7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2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proofErr w:type="gramStart"/>
      <w:r>
        <w:t>Also</w:t>
      </w:r>
      <w:proofErr w:type="gramEnd"/>
      <w:r>
        <w:t xml:space="preserve">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81AE0"/>
    <w:rsid w:val="00A900D2"/>
    <w:rsid w:val="00A92D2F"/>
    <w:rsid w:val="00A93BFB"/>
    <w:rsid w:val="00AB1EE8"/>
    <w:rsid w:val="00AB453F"/>
    <w:rsid w:val="00AC0BC3"/>
    <w:rsid w:val="00AD2BE3"/>
    <w:rsid w:val="00AE3C7B"/>
    <w:rsid w:val="00B52262"/>
    <w:rsid w:val="00B61C8C"/>
    <w:rsid w:val="00B65F3E"/>
    <w:rsid w:val="00BB6AA1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E14894"/>
    <w:rsid w:val="00E433BE"/>
    <w:rsid w:val="00E70362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1</Pages>
  <Words>3363</Words>
  <Characters>19173</Characters>
  <Application>Microsoft Office Word</Application>
  <DocSecurity>0</DocSecurity>
  <Lines>159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9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6</cp:revision>
  <dcterms:created xsi:type="dcterms:W3CDTF">2021-09-02T09:12:00Z</dcterms:created>
  <dcterms:modified xsi:type="dcterms:W3CDTF">2021-10-15T13:37:00Z</dcterms:modified>
</cp:coreProperties>
</file>